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0AFBDE85"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6200EC">
        <w:t>quasipoisson</w:t>
      </w:r>
      <w:proofErr w:type="spellEnd"/>
      <w:r w:rsidR="006200EC">
        <w:t xml:space="preserve"> </w:t>
      </w:r>
      <w:r w:rsidR="00E42B7D">
        <w:t>model estimate</w:t>
      </w:r>
      <w:r w:rsidR="00D55E87">
        <w:t>s</w:t>
      </w:r>
      <w:r w:rsidR="00464DFA">
        <w:t xml:space="preserve"> </w:t>
      </w:r>
      <w:r w:rsidR="00E42B7D">
        <w:t xml:space="preserve">dispersion and </w:t>
      </w:r>
      <w:r w:rsidR="006200EC">
        <w:t>a location parameter</w:t>
      </w:r>
      <w:r w:rsidR="00E42B7D">
        <w:t xml:space="preserve">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w:t>
      </w:r>
      <w:del w:id="0" w:author="bigBrother" w:date="2015-02-26T20:53:00Z">
        <w:r w:rsidR="00E42B7D" w:rsidDel="00B4537B">
          <w:delText>ion</w:delText>
        </w:r>
      </w:del>
      <w:ins w:id="1" w:author="bigBrother" w:date="2015-02-26T20:53:00Z">
        <w:r w:rsidR="00B4537B">
          <w:t>e</w:t>
        </w:r>
      </w:ins>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B945AE5"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w:t>
      </w:r>
      <w:ins w:id="2" w:author="bigBrother" w:date="2015-02-26T20:53:00Z">
        <w:r w:rsidR="00B4537B">
          <w:t>s</w:t>
        </w:r>
      </w:ins>
      <w:r>
        <w:t>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1180FE25" w:rsidR="0093244E" w:rsidRDefault="0093244E" w:rsidP="00093C99">
      <w:pPr>
        <w:spacing w:line="360" w:lineRule="auto"/>
      </w:pPr>
      <w:r>
        <w:t>Extracting patterns and identifying co-expressed genes (EPIG) was designed for microarray data to detect</w:t>
      </w:r>
      <w:del w:id="3" w:author="bigBrother" w:date="2015-02-26T20:53:00Z">
        <w:r w:rsidDel="00B4537B">
          <w:delText>ing</w:delText>
        </w:r>
      </w:del>
      <w:r>
        <w:t xml:space="preserve">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3B072E24"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6200EC" w:rsidRPr="00A84DA2">
        <w:t>quasi</w:t>
      </w:r>
      <w:r w:rsidR="006200EC">
        <w:t>poisson</w:t>
      </w:r>
      <w:proofErr w:type="spellEnd"/>
      <w:r w:rsidR="006200EC" w:rsidRPr="00A84DA2">
        <w:t xml:space="preserve"> </w:t>
      </w:r>
      <w:r w:rsidR="00A84DA2" w:rsidRPr="00A84DA2">
        <w:t xml:space="preserve">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6200EC">
        <w:t>a location parameter</w:t>
      </w:r>
      <w:r w:rsidR="007B7154">
        <w:t xml:space="preserve">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24290063"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r w:rsidR="000A7646">
        <w:rPr>
          <w:noProof/>
        </w:rPr>
        <w:t xml:space="preserve">; </w:t>
      </w:r>
      <w:hyperlink w:anchor="_ENREF_11" w:tooltip="Sorlie, 2001 #29" w:history="1">
        <w:r w:rsidR="0005385D">
          <w:rPr>
            <w:noProof/>
          </w:rPr>
          <w:t>Sorlie, Perou et al. 2001</w:t>
        </w:r>
      </w:hyperlink>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w:t>
      </w:r>
      <w:ins w:id="4" w:author="bigBrother" w:date="2015-02-26T20:54:00Z">
        <w:r w:rsidR="009817D3">
          <w:t>sufficient</w:t>
        </w:r>
      </w:ins>
      <w:del w:id="5" w:author="bigBrother" w:date="2015-02-26T20:54:00Z">
        <w:r w:rsidR="00EC4DD0" w:rsidDel="009817D3">
          <w:delText>enough</w:delText>
        </w:r>
      </w:del>
      <w:r w:rsidR="00EC4DD0">
        <w:t xml:space="preserve"> replicates: luminal A, luminal B, Her2-enriched, and basal-like. To test the robustness of our algorithm and further explore the biological implication, we randomly sampled 10 lanes </w:t>
      </w:r>
      <w:r w:rsidR="00C82ED7">
        <w:t>from</w:t>
      </w:r>
      <w:r w:rsidR="00EC4DD0">
        <w:t xml:space="preserve"> each tumor subtype</w:t>
      </w:r>
      <w:del w:id="6" w:author="bigBrother" w:date="2015-02-26T20:54:00Z">
        <w:r w:rsidR="00EC4DD0" w:rsidDel="009817D3">
          <w:delText>s</w:delText>
        </w:r>
      </w:del>
      <w:r w:rsidR="00EC4DD0">
        <w:t xml:space="preserve">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8300E1B" w:rsidR="00850544" w:rsidRDefault="00C248AB" w:rsidP="003B0750">
      <w:pPr>
        <w:spacing w:line="360" w:lineRule="auto"/>
      </w:pPr>
      <w:r>
        <w:t>To simulate RNA-</w:t>
      </w:r>
      <w:proofErr w:type="spellStart"/>
      <w:r>
        <w:t>Seq</w:t>
      </w:r>
      <w:proofErr w:type="spellEnd"/>
      <w:r>
        <w:t xml:space="preserve"> count data </w:t>
      </w:r>
      <w:r w:rsidR="00D52BC6">
        <w:t xml:space="preserve">for each </w:t>
      </w:r>
      <w:r w:rsidRPr="00C248AB">
        <w:rPr>
          <w:i/>
        </w:rPr>
        <w:t>k</w:t>
      </w:r>
      <w:r>
        <w:t xml:space="preserve">th </w:t>
      </w:r>
      <w:r w:rsidR="00D52BC6">
        <w:t>pattern</w:t>
      </w:r>
      <w:r>
        <w:t xml:space="preserve"> where k</w:t>
      </w:r>
      <w:r w:rsidR="00662AD9">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662AD9">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662AD9">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662AD9">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662AD9">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662AD9"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662AD9">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662AD9">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662AD9">
        <w:rPr>
          <w:position w:val="-14"/>
        </w:rPr>
        <w:pict w14:anchorId="555F338B">
          <v:shape id="_x0000_i1037" type="#_x0000_t75" style="width:20.4pt;height:18.8pt">
            <v:imagedata r:id="rId16" o:title=""/>
          </v:shape>
        </w:pict>
      </w:r>
      <w:proofErr w:type="gramStart"/>
      <w:r w:rsidR="00745790">
        <w:t xml:space="preserve">= </w:t>
      </w:r>
      <w:proofErr w:type="gramEnd"/>
      <w:r w:rsidR="00662AD9">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662AD9"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662AD9">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662AD9">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662AD9">
        <w:rPr>
          <w:position w:val="-14"/>
        </w:rPr>
        <w:pict w14:anchorId="1EA8408C">
          <v:shape id="_x0000_i1042" type="#_x0000_t75" style="width:19.9pt;height:18.8pt">
            <v:imagedata r:id="rId21" o:title=""/>
          </v:shape>
        </w:pict>
      </w:r>
      <w:r w:rsidR="00A75A21">
        <w:t xml:space="preserve">for </w:t>
      </w:r>
      <w:r w:rsidR="00662AD9">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662AD9">
        <w:rPr>
          <w:position w:val="-14"/>
        </w:rPr>
        <w:pict w14:anchorId="02F25369">
          <v:shape id="_x0000_i1044" type="#_x0000_t75" style="width:20.4pt;height:18.8pt">
            <v:imagedata r:id="rId23" o:title=""/>
          </v:shape>
        </w:pict>
      </w:r>
      <w:r w:rsidR="002D1454">
        <w:t xml:space="preserve">and </w:t>
      </w:r>
      <w:r w:rsidR="00662AD9">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662AD9">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662AD9">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662AD9"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662AD9">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662AD9">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662AD9">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540098C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ins w:id="7" w:author="bigBrother" w:date="2015-02-26T20:54:00Z">
        <w:r w:rsidR="009817D3">
          <w:rPr>
            <w:lang w:val="en-GB"/>
          </w:rPr>
          <w:t xml:space="preserve"> (table1)</w:t>
        </w:r>
      </w:ins>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662AD9"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662AD9" w:rsidP="00066658">
      <w:pPr>
        <w:spacing w:line="360" w:lineRule="auto"/>
        <w:rPr>
          <w:lang w:val="en-GB"/>
        </w:rPr>
      </w:pPr>
      <w:commentRangeStart w:id="8"/>
      <w:r>
        <w:rPr>
          <w:position w:val="-72"/>
          <w:lang w:val="en-GB"/>
        </w:rPr>
        <w:pict w14:anchorId="3CCD10BF">
          <v:shape id="_x0000_i1053" type="#_x0000_t75" style="width:371.3pt;height:77.9pt">
            <v:imagedata r:id="rId32" o:title=""/>
          </v:shape>
        </w:pict>
      </w:r>
      <w:commentRangeEnd w:id="8"/>
      <w:r w:rsidR="009817D3">
        <w:rPr>
          <w:rStyle w:val="CommentReference"/>
        </w:rPr>
        <w:commentReference w:id="8"/>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662AD9" w:rsidP="00C35873">
      <w:pPr>
        <w:spacing w:line="360" w:lineRule="auto"/>
        <w:rPr>
          <w:lang w:val="en-GB"/>
        </w:rPr>
      </w:pPr>
      <w:r>
        <w:rPr>
          <w:position w:val="-24"/>
          <w:lang w:val="en-GB"/>
        </w:rPr>
        <w:pict w14:anchorId="2208312D">
          <v:shape id="_x0000_i1054" type="#_x0000_t75" style="width:89.2pt;height:49.95pt">
            <v:imagedata r:id="rId34" o:title=""/>
          </v:shape>
        </w:pict>
      </w:r>
      <w:r w:rsidR="0049530B">
        <w:rPr>
          <w:lang w:val="en-GB"/>
        </w:rPr>
        <w:t xml:space="preserve">,        </w:t>
      </w:r>
      <w:r>
        <w:rPr>
          <w:position w:val="-24"/>
          <w:lang w:val="en-GB"/>
        </w:rPr>
        <w:pict w14:anchorId="2F535142">
          <v:shape id="_x0000_i1055" type="#_x0000_t75" style="width:91.9pt;height:49.95pt">
            <v:imagedata r:id="rId35"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662AD9" w:rsidP="00C35873">
      <w:pPr>
        <w:spacing w:line="360" w:lineRule="auto"/>
        <w:rPr>
          <w:lang w:val="en-GB"/>
        </w:rPr>
      </w:pPr>
      <w:r>
        <w:rPr>
          <w:position w:val="-72"/>
          <w:lang w:val="en-GB"/>
        </w:rPr>
        <w:lastRenderedPageBreak/>
        <w:pict w14:anchorId="2A611683">
          <v:shape id="_x0000_i1056" type="#_x0000_t75" style="width:332.05pt;height:77.9pt">
            <v:imagedata r:id="rId36" o:title=""/>
          </v:shape>
        </w:pict>
      </w:r>
      <w:r w:rsidR="004E1372">
        <w:rPr>
          <w:lang w:val="en-GB"/>
        </w:rPr>
        <w:t>,</w:t>
      </w:r>
    </w:p>
    <w:p w14:paraId="323EC442" w14:textId="77777777" w:rsidR="006E6AA4" w:rsidRDefault="00662AD9" w:rsidP="00C35873">
      <w:pPr>
        <w:spacing w:line="360" w:lineRule="auto"/>
        <w:rPr>
          <w:lang w:val="en-GB"/>
        </w:rPr>
      </w:pPr>
      <w:r>
        <w:rPr>
          <w:position w:val="-72"/>
          <w:lang w:val="en-GB"/>
        </w:rPr>
        <w:pict w14:anchorId="69A968A5">
          <v:shape id="_x0000_i1057" type="#_x0000_t75" style="width:339.6pt;height:77.9pt">
            <v:imagedata r:id="rId37" o:title=""/>
          </v:shape>
        </w:pict>
      </w:r>
      <w:r w:rsidR="00B25935">
        <w:rPr>
          <w:lang w:val="en-GB"/>
        </w:rPr>
        <w:t>,</w:t>
      </w:r>
    </w:p>
    <w:p w14:paraId="2CFBE860" w14:textId="77777777" w:rsidR="00710462" w:rsidRDefault="00662AD9" w:rsidP="00C35873">
      <w:pPr>
        <w:spacing w:line="360" w:lineRule="auto"/>
        <w:rPr>
          <w:lang w:val="en-GB"/>
        </w:rPr>
      </w:pPr>
      <w:r>
        <w:rPr>
          <w:position w:val="-64"/>
          <w:lang w:val="en-GB"/>
        </w:rPr>
        <w:pict w14:anchorId="23205F9B">
          <v:shape id="_x0000_i1058" type="#_x0000_t75" style="width:425pt;height:70.4pt">
            <v:imagedata r:id="rId38"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662AD9">
        <w:rPr>
          <w:position w:val="-14"/>
        </w:rPr>
        <w:pict w14:anchorId="2C0072BC">
          <v:shape id="_x0000_i1059" type="#_x0000_t75" style="width:25.8pt;height:18.8pt">
            <v:imagedata r:id="rId39" o:title=""/>
          </v:shape>
        </w:pict>
      </w:r>
      <w:r w:rsidR="00CB165C">
        <w:rPr>
          <w:lang w:val="en-GB"/>
        </w:rPr>
        <w:t xml:space="preserve">= 0 when two profiles are totally difference and </w:t>
      </w:r>
      <w:r w:rsidR="00662AD9">
        <w:rPr>
          <w:position w:val="-14"/>
        </w:rPr>
        <w:pict w14:anchorId="283E5D55">
          <v:shape id="_x0000_i1060" type="#_x0000_t75" style="width:25.8pt;height:18.8pt">
            <v:imagedata r:id="rId40"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29783B5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w:t>
      </w:r>
      <w:r w:rsidR="00590D3E">
        <w:rPr>
          <w:lang w:val="en-GB"/>
        </w:rPr>
        <w:t xml:space="preserve">location parameter </w:t>
      </w:r>
      <w:r>
        <w:rPr>
          <w:lang w:val="en-GB"/>
        </w:rPr>
        <w:t xml:space="preserve">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662AD9" w:rsidP="00093C99">
      <w:pPr>
        <w:spacing w:line="360" w:lineRule="auto"/>
      </w:pPr>
      <w:commentRangeStart w:id="9"/>
      <w:r>
        <w:rPr>
          <w:position w:val="-52"/>
        </w:rPr>
        <w:pict w14:anchorId="7B8F40D8">
          <v:shape id="_x0000_i1061" type="#_x0000_t75" style="width:226.2pt;height:58.55pt">
            <v:imagedata r:id="rId41" o:title=""/>
          </v:shape>
        </w:pict>
      </w:r>
      <w:commentRangeEnd w:id="9"/>
      <w:r w:rsidR="009817D3">
        <w:rPr>
          <w:rStyle w:val="CommentReference"/>
        </w:rPr>
        <w:commentReference w:id="9"/>
      </w:r>
    </w:p>
    <w:p w14:paraId="52E96148" w14:textId="1F35600D"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 xml:space="preserve">Hodges-Lehmann </w:t>
      </w:r>
      <w:r w:rsidR="00614420">
        <w:rPr>
          <w:lang w:val="en-GB"/>
        </w:rPr>
        <w:t xml:space="preserve">location parameter </w:t>
      </w:r>
      <w:r w:rsidR="004A33A5" w:rsidRPr="004A33A5">
        <w:rPr>
          <w:lang w:val="en-GB"/>
        </w:rPr>
        <w:lastRenderedPageBreak/>
        <w:t>estimator</w:t>
      </w:r>
      <w:r w:rsidR="004A33A5">
        <w:rPr>
          <w:lang w:val="en-GB"/>
        </w:rPr>
        <w:t xml:space="preserve"> </w:t>
      </w:r>
      <w:r w:rsidR="00662AD9">
        <w:rPr>
          <w:position w:val="-14"/>
        </w:rPr>
        <w:pict w14:anchorId="41B79CCC">
          <v:shape id="_x0000_i1062" type="#_x0000_t75" style="width:16.65pt;height:20.4pt">
            <v:imagedata r:id="rId42" o:title=""/>
          </v:shape>
        </w:pi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662AD9">
        <w:rPr>
          <w:position w:val="-14"/>
        </w:rPr>
        <w:pict w14:anchorId="3C07218A">
          <v:shape id="_x0000_i1063" type="#_x0000_t75" style="width:16.65pt;height:20.4pt">
            <v:imagedata r:id="rId43"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rsidRPr="009817D3">
        <w:rPr>
          <w:highlight w:val="yellow"/>
          <w:rPrChange w:id="10" w:author="bigBrother" w:date="2015-02-26T20:57:00Z">
            <w:rPr/>
          </w:rPrChange>
        </w:rPr>
        <w:t xml:space="preserve">N </w:t>
      </w:r>
      <w:r w:rsidR="005F175F" w:rsidRPr="009817D3">
        <w:rPr>
          <w:highlight w:val="yellow"/>
          <w:rPrChange w:id="11" w:author="bigBrother" w:date="2015-02-26T20:57:00Z">
            <w:rPr/>
          </w:rPrChange>
        </w:rPr>
        <w:t xml:space="preserve">paired </w:t>
      </w:r>
      <w:commentRangeStart w:id="12"/>
      <w:r w:rsidR="005F175F" w:rsidRPr="009817D3">
        <w:rPr>
          <w:highlight w:val="yellow"/>
          <w:rPrChange w:id="13" w:author="bigBrother" w:date="2015-02-26T20:57:00Z">
            <w:rPr/>
          </w:rPrChange>
        </w:rPr>
        <w:t>differences</w:t>
      </w:r>
      <w:commentRangeEnd w:id="12"/>
      <w:r w:rsidR="009817D3">
        <w:rPr>
          <w:rStyle w:val="CommentReference"/>
        </w:rPr>
        <w:commentReference w:id="12"/>
      </w:r>
      <w:r w:rsidR="005F175F">
        <w:t xml:space="preserve">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662AD9">
        <w:rPr>
          <w:position w:val="-14"/>
        </w:rPr>
        <w:pict w14:anchorId="789E8664">
          <v:shape id="_x0000_i1064" type="#_x0000_t75" style="width:16.65pt;height:20.4pt">
            <v:imagedata r:id="rId42" o:title=""/>
          </v:shape>
        </w:pict>
      </w:r>
      <w:r w:rsidR="006702B8">
        <w:t xml:space="preserve">.  </w:t>
      </w:r>
      <w:r w:rsidR="00220397">
        <w:t>Hence,</w:t>
      </w:r>
    </w:p>
    <w:p w14:paraId="5E45E231" w14:textId="77777777" w:rsidR="00220397" w:rsidRDefault="00662AD9" w:rsidP="00093C99">
      <w:pPr>
        <w:spacing w:line="360" w:lineRule="auto"/>
      </w:pPr>
      <w:r>
        <w:rPr>
          <w:position w:val="-34"/>
        </w:rPr>
        <w:pict w14:anchorId="7496B3AB">
          <v:shape id="_x0000_i1065" type="#_x0000_t75" style="width:185.9pt;height:39.75pt">
            <v:imagedata r:id="rId44"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662AD9">
        <w:rPr>
          <w:position w:val="-10"/>
        </w:rPr>
        <w:pict w14:anchorId="5477A560">
          <v:shape id="_x0000_i1066" type="#_x0000_t75" style="width:10.2pt;height:15.6pt">
            <v:imagedata r:id="rId45"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662AD9">
        <w:rPr>
          <w:position w:val="-10"/>
        </w:rPr>
        <w:pict w14:anchorId="0D103044">
          <v:shape id="_x0000_i1067" type="#_x0000_t75" style="width:10.2pt;height:16.65pt">
            <v:imagedata r:id="rId46"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662AD9">
        <w:rPr>
          <w:position w:val="-10"/>
        </w:rPr>
        <w:pict w14:anchorId="411852C1">
          <v:shape id="_x0000_i1068" type="#_x0000_t75" style="width:10.2pt;height:16.65pt">
            <v:imagedata r:id="rId46"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662AD9">
        <w:rPr>
          <w:position w:val="-10"/>
        </w:rPr>
        <w:pict w14:anchorId="5D2B9CD7">
          <v:shape id="_x0000_i1069" type="#_x0000_t75" style="width:10.2pt;height:16.65pt">
            <v:imagedata r:id="rId47"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662AD9">
        <w:rPr>
          <w:position w:val="-14"/>
        </w:rPr>
        <w:pict w14:anchorId="6D2CBF11">
          <v:shape id="_x0000_i1070" type="#_x0000_t75" style="width:26.85pt;height:19.35pt">
            <v:imagedata r:id="rId48" o:title=""/>
          </v:shape>
        </w:pict>
      </w:r>
      <w:r w:rsidR="00E1021C">
        <w:t xml:space="preserve"> and </w:t>
      </w:r>
      <w:r w:rsidR="000740C5">
        <w:t>dispersion estimated as</w:t>
      </w:r>
    </w:p>
    <w:p w14:paraId="6043DBD3" w14:textId="77777777" w:rsidR="00D879D0" w:rsidRDefault="00662AD9" w:rsidP="0057497C">
      <w:pPr>
        <w:spacing w:line="360" w:lineRule="auto"/>
      </w:pPr>
      <w:r>
        <w:rPr>
          <w:position w:val="-32"/>
        </w:rPr>
        <w:pict w14:anchorId="68AADCA5">
          <v:shape id="_x0000_i1071" type="#_x0000_t75" style="width:116.05pt;height:39.2pt">
            <v:imagedata r:id="rId49"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662AD9">
        <w:rPr>
          <w:position w:val="-14"/>
        </w:rPr>
        <w:pict w14:anchorId="7DDF8E50">
          <v:shape id="_x0000_i1072" type="#_x0000_t75" style="width:16.65pt;height:19.35pt">
            <v:imagedata r:id="rId50"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662AD9" w:rsidP="0057497C">
      <w:pPr>
        <w:spacing w:line="360" w:lineRule="auto"/>
      </w:pPr>
      <w:r>
        <w:rPr>
          <w:position w:val="-14"/>
        </w:rPr>
        <w:pict w14:anchorId="0463943E">
          <v:shape id="_x0000_i1073" type="#_x0000_t75" style="width:92.4pt;height:18.8pt">
            <v:imagedata r:id="rId51"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1D81FD16"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662AD9">
        <w:rPr>
          <w:position w:val="-14"/>
        </w:rPr>
        <w:pict w14:anchorId="7B3AC7B1">
          <v:shape id="_x0000_i1074" type="#_x0000_t75" style="width:25.8pt;height:18.8pt">
            <v:imagedata r:id="rId52"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w:t>
      </w:r>
      <w:r w:rsidR="006200EC">
        <w:rPr>
          <w:lang w:val="en-GB"/>
        </w:rPr>
        <w:t xml:space="preserve">median </w:t>
      </w:r>
      <w:r w:rsidR="00FD7E49">
        <w:rPr>
          <w:lang w:val="en-GB"/>
        </w:rPr>
        <w:t xml:space="preserve">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2F7C3087" w14:textId="00B7CE14" w:rsidR="00FF566F" w:rsidRDefault="008D0123" w:rsidP="00B42394">
      <w:pPr>
        <w:spacing w:line="360" w:lineRule="auto"/>
        <w:jc w:val="center"/>
      </w:pPr>
      <w:r w:rsidRPr="008D0123">
        <w:rPr>
          <w:position w:val="-22"/>
        </w:rPr>
        <w:object w:dxaOrig="3040" w:dyaOrig="460" w14:anchorId="077E5F71">
          <v:shape id="_x0000_i1075" type="#_x0000_t75" style="width:250.95pt;height:38.15pt" o:ole="">
            <v:imagedata r:id="rId53" o:title=""/>
          </v:shape>
          <o:OLEObject Type="Embed" ProgID="Equation.3" ShapeID="_x0000_i1075" DrawAspect="Content" ObjectID="_1486800467" r:id="rId54"/>
        </w:object>
      </w:r>
    </w:p>
    <w:p w14:paraId="684F7E60" w14:textId="7EADD496" w:rsidR="00FB4896" w:rsidRDefault="00FD7E49" w:rsidP="003A58EE">
      <w:pPr>
        <w:spacing w:line="360" w:lineRule="auto"/>
        <w:rPr>
          <w:lang w:val="en-GB"/>
        </w:rPr>
      </w:pPr>
      <w:proofErr w:type="gramStart"/>
      <w:r>
        <w:t>is</w:t>
      </w:r>
      <w:proofErr w:type="gramEnd"/>
      <w:r>
        <w:t xml:space="preserve"> computed</w:t>
      </w:r>
      <w:r w:rsidR="003A58EE" w:rsidRPr="003A58EE">
        <w:t xml:space="preserve"> as the </w:t>
      </w:r>
      <w:r w:rsidR="00EE5DED">
        <w:t>median</w:t>
      </w:r>
      <w:r w:rsidR="00EE5DED" w:rsidRPr="003A58EE">
        <w:t xml:space="preserve"> </w:t>
      </w:r>
      <w:r w:rsidR="003A58EE" w:rsidRPr="003A58EE">
        <w:t>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w:t>
      </w:r>
      <w:r>
        <w:t>.</w:t>
      </w:r>
      <w:r w:rsidR="00D34EC7">
        <w:t xml:space="preserve">  Until no more profiles are reassigned, </w:t>
      </w:r>
      <w:r w:rsidR="00D34EC7">
        <w:rPr>
          <w:lang w:val="en-GB"/>
        </w:rPr>
        <w:t xml:space="preserve">the </w:t>
      </w:r>
      <w:ins w:id="14" w:author="bigBrother" w:date="2015-02-26T20:58:00Z">
        <w:r w:rsidR="009817D3">
          <w:rPr>
            <w:lang w:val="en-GB"/>
          </w:rPr>
          <w:t xml:space="preserve">final </w:t>
        </w:r>
      </w:ins>
      <w:r w:rsidR="00662AD9">
        <w:rPr>
          <w:position w:val="-14"/>
        </w:rPr>
        <w:pict w14:anchorId="73184EB6">
          <v:shape id="_x0000_i1076" type="#_x0000_t75" style="width:25.8pt;height:18.8pt">
            <v:imagedata r:id="rId55" o:title=""/>
          </v:shape>
        </w:pict>
      </w:r>
      <w:r w:rsidR="00D34EC7">
        <w:rPr>
          <w:lang w:val="en-GB"/>
        </w:rPr>
        <w:t xml:space="preserve"> measure is </w:t>
      </w:r>
      <w:ins w:id="15" w:author="bigBrother" w:date="2015-02-26T20:59:00Z">
        <w:r w:rsidR="009817D3">
          <w:rPr>
            <w:lang w:val="en-GB"/>
          </w:rPr>
          <w:t xml:space="preserve">computed for </w:t>
        </w:r>
      </w:ins>
      <w:del w:id="16" w:author="bigBrother" w:date="2015-02-26T20:59:00Z">
        <w:r w:rsidR="00D34EC7" w:rsidDel="009817D3">
          <w:rPr>
            <w:lang w:val="en-GB"/>
          </w:rPr>
          <w:delText>used to correlate the</w:delText>
        </w:r>
      </w:del>
      <w:ins w:id="17" w:author="bigBrother" w:date="2015-02-26T20:59:00Z">
        <w:r w:rsidR="009817D3">
          <w:rPr>
            <w:lang w:val="en-GB"/>
          </w:rPr>
          <w:t>each</w:t>
        </w:r>
      </w:ins>
      <w:r w:rsidR="00D34EC7">
        <w:rPr>
          <w:lang w:val="en-GB"/>
        </w:rPr>
        <w:t xml:space="preserve"> </w:t>
      </w:r>
      <w:proofErr w:type="spellStart"/>
      <w:r w:rsidR="00D34EC7" w:rsidRPr="00D03ADB">
        <w:rPr>
          <w:i/>
          <w:lang w:val="en-GB"/>
        </w:rPr>
        <w:t>i</w:t>
      </w:r>
      <w:r w:rsidR="00D34EC7">
        <w:rPr>
          <w:lang w:val="en-GB"/>
        </w:rPr>
        <w:t>th</w:t>
      </w:r>
      <w:proofErr w:type="spellEnd"/>
      <w:r w:rsidR="00D34EC7">
        <w:rPr>
          <w:lang w:val="en-GB"/>
        </w:rPr>
        <w:t xml:space="preserve"> profile to the </w:t>
      </w:r>
      <w:r w:rsidR="00D34EC7" w:rsidRPr="00D03ADB">
        <w:rPr>
          <w:i/>
          <w:lang w:val="en-GB"/>
        </w:rPr>
        <w:t>k</w:t>
      </w:r>
      <w:r w:rsidR="00D34EC7">
        <w:rPr>
          <w:lang w:val="en-GB"/>
        </w:rPr>
        <w:t xml:space="preserve">th pattern </w:t>
      </w:r>
      <w:r w:rsidR="00D03ADB">
        <w:rPr>
          <w:lang w:val="en-GB"/>
        </w:rPr>
        <w:t xml:space="preserve">and </w:t>
      </w:r>
      <w:ins w:id="18" w:author="bigBrother" w:date="2015-02-26T20:59:00Z">
        <w:r w:rsidR="009817D3">
          <w:rPr>
            <w:lang w:val="en-GB"/>
          </w:rPr>
          <w:t xml:space="preserve">the highest correlation is chosen </w:t>
        </w:r>
      </w:ins>
      <w:ins w:id="19" w:author="bigBrother" w:date="2015-02-26T21:00:00Z">
        <w:r w:rsidR="009817D3">
          <w:rPr>
            <w:lang w:val="en-GB"/>
          </w:rPr>
          <w:t xml:space="preserve">representing the </w:t>
        </w:r>
        <w:r w:rsidR="009817D3" w:rsidRPr="009817D3">
          <w:rPr>
            <w:i/>
            <w:lang w:val="en-GB"/>
            <w:rPrChange w:id="20" w:author="bigBrother" w:date="2015-02-26T21:01:00Z">
              <w:rPr>
                <w:lang w:val="en-GB"/>
              </w:rPr>
            </w:rPrChange>
          </w:rPr>
          <w:t>k</w:t>
        </w:r>
        <w:r w:rsidR="009817D3">
          <w:rPr>
            <w:lang w:val="en-GB"/>
          </w:rPr>
          <w:t xml:space="preserve">th pattern. </w:t>
        </w:r>
      </w:ins>
      <w:del w:id="21" w:author="bigBrother" w:date="2015-02-26T21:01:00Z">
        <w:r w:rsidR="00D03ADB" w:rsidDel="009817D3">
          <w:rPr>
            <w:lang w:val="en-GB"/>
          </w:rPr>
          <w:delText>assign it to the pattern with which it has the highest correlation</w:delText>
        </w:r>
        <w:r w:rsidR="00D34EC7" w:rsidDel="009817D3">
          <w:rPr>
            <w:lang w:val="en-GB"/>
          </w:rPr>
          <w:delText>.</w:delText>
        </w:r>
        <w:r w:rsidR="00FB4896" w:rsidDel="009817D3">
          <w:rPr>
            <w:lang w:val="en-GB"/>
          </w:rPr>
          <w:delText xml:space="preserve">  </w:delText>
        </w:r>
      </w:del>
    </w:p>
    <w:p w14:paraId="4A5E6A48" w14:textId="3E36AD2F" w:rsidR="0012250A" w:rsidRDefault="00FB4896" w:rsidP="003A58EE">
      <w:pPr>
        <w:spacing w:line="360" w:lineRule="auto"/>
        <w:rPr>
          <w:lang w:val="en-GB"/>
        </w:rPr>
      </w:pPr>
      <w:r>
        <w:rPr>
          <w:lang w:val="en-GB"/>
        </w:rPr>
        <w:t>Since the CY</w:t>
      </w:r>
      <w:r w:rsidRPr="00B42394">
        <w:rPr>
          <w:vertAlign w:val="subscript"/>
          <w:lang w:val="en-GB"/>
        </w:rPr>
        <w:t>s</w:t>
      </w:r>
      <w:r>
        <w:rPr>
          <w:lang w:val="en-GB"/>
        </w:rPr>
        <w:t xml:space="preserve"> does not denote the directionality of the correlation, we restrict the assignment of a profile if and only if</w:t>
      </w:r>
      <w:r w:rsidR="00AB55D0">
        <w:rPr>
          <w:lang w:val="en-GB"/>
        </w:rPr>
        <w:t>,</w:t>
      </w:r>
      <w:r>
        <w:rPr>
          <w:lang w:val="en-GB"/>
        </w:rPr>
        <w:t xml:space="preserve"> </w:t>
      </w:r>
      <w:proofErr w:type="spellStart"/>
      <w:proofErr w:type="gramStart"/>
      <w:r>
        <w:rPr>
          <w:lang w:val="en-GB"/>
        </w:rPr>
        <w:t>corr</w:t>
      </w:r>
      <w:proofErr w:type="spellEnd"/>
      <w:r>
        <w:rPr>
          <w:lang w:val="en-GB"/>
        </w:rPr>
        <w:t>(</w:t>
      </w:r>
      <w:proofErr w:type="spellStart"/>
      <w:proofErr w:type="gramEnd"/>
      <w:r>
        <w:rPr>
          <w:lang w:val="en-GB"/>
        </w:rPr>
        <w:t>ind</w:t>
      </w:r>
      <w:proofErr w:type="spellEnd"/>
      <w:r>
        <w:rPr>
          <w:lang w:val="en-GB"/>
        </w:rPr>
        <w:t>(</w:t>
      </w:r>
      <w:proofErr w:type="spellStart"/>
      <w:r>
        <w:rPr>
          <w:lang w:val="en-GB"/>
        </w:rPr>
        <w:t>Z</w:t>
      </w:r>
      <w:r w:rsidRPr="00B42394">
        <w:rPr>
          <w:vertAlign w:val="subscript"/>
          <w:lang w:val="en-GB"/>
        </w:rPr>
        <w:t>i</w:t>
      </w:r>
      <w:proofErr w:type="spellEnd"/>
      <w:r>
        <w:rPr>
          <w:lang w:val="en-GB"/>
        </w:rPr>
        <w:t>),</w:t>
      </w:r>
      <w:proofErr w:type="spellStart"/>
      <w:r>
        <w:rPr>
          <w:lang w:val="en-GB"/>
        </w:rPr>
        <w:t>ind</w:t>
      </w:r>
      <w:proofErr w:type="spellEnd"/>
      <w:r>
        <w:rPr>
          <w:lang w:val="en-GB"/>
        </w:rPr>
        <w:t>(</w:t>
      </w:r>
      <w:proofErr w:type="spellStart"/>
      <w:r>
        <w:rPr>
          <w:lang w:val="en-GB"/>
        </w:rPr>
        <w:t>Z</w:t>
      </w:r>
      <w:r w:rsidRPr="00B42394">
        <w:rPr>
          <w:vertAlign w:val="subscript"/>
          <w:lang w:val="en-GB"/>
        </w:rPr>
        <w:t>j</w:t>
      </w:r>
      <w:proofErr w:type="spellEnd"/>
      <w:r>
        <w:rPr>
          <w:lang w:val="en-GB"/>
        </w:rPr>
        <w:t xml:space="preserve">)) </w:t>
      </w:r>
      <w:r w:rsidR="00AB55D0">
        <w:rPr>
          <w:lang w:val="en-GB"/>
        </w:rPr>
        <w:t>for</w:t>
      </w:r>
      <w:r>
        <w:rPr>
          <w:lang w:val="en-GB"/>
        </w:rPr>
        <w:t xml:space="preserve"> all groups  = 1. Here </w:t>
      </w:r>
      <w:proofErr w:type="spellStart"/>
      <w:proofErr w:type="gramStart"/>
      <w:r>
        <w:rPr>
          <w:lang w:val="en-GB"/>
        </w:rPr>
        <w:t>corr</w:t>
      </w:r>
      <w:proofErr w:type="spellEnd"/>
      <w:r>
        <w:rPr>
          <w:lang w:val="en-GB"/>
        </w:rPr>
        <w:t>(</w:t>
      </w:r>
      <w:proofErr w:type="gramEnd"/>
      <w:r>
        <w:rPr>
          <w:lang w:val="en-GB"/>
        </w:rPr>
        <w:t xml:space="preserve">) is the Pearson correlation and </w:t>
      </w:r>
      <w:proofErr w:type="spellStart"/>
      <w:r>
        <w:rPr>
          <w:lang w:val="en-GB"/>
        </w:rPr>
        <w:t>ind</w:t>
      </w:r>
      <w:proofErr w:type="spellEnd"/>
      <w:r>
        <w:rPr>
          <w:lang w:val="en-GB"/>
        </w:rPr>
        <w:t xml:space="preserve">() is the indication of + or – of the location parameter </w:t>
      </w:r>
      <w:commentRangeStart w:id="22"/>
      <w:r>
        <w:rPr>
          <w:lang w:val="en-GB"/>
        </w:rPr>
        <w:t>Z</w:t>
      </w:r>
      <w:commentRangeEnd w:id="22"/>
      <w:r w:rsidR="009817D3">
        <w:rPr>
          <w:rStyle w:val="CommentReference"/>
        </w:rPr>
        <w:commentReference w:id="22"/>
      </w:r>
      <w:r>
        <w:rPr>
          <w:lang w:val="en-GB"/>
        </w:rPr>
        <w:t>.</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1D350257" w:rsidR="00B0636F" w:rsidRDefault="00B0636F" w:rsidP="009504E9">
      <w:pPr>
        <w:spacing w:line="360" w:lineRule="auto"/>
        <w:rPr>
          <w:u w:val="single"/>
          <w:lang w:val="en-GB"/>
        </w:rPr>
      </w:pPr>
      <w:r>
        <w:t xml:space="preserve">To </w:t>
      </w:r>
      <w:r w:rsidR="00EE5DED">
        <w:t>extract</w:t>
      </w:r>
      <w:r>
        <w:t xml:space="preserve"> patterns </w:t>
      </w:r>
      <w:r w:rsidR="00AB55D0">
        <w:t>(</w:t>
      </w:r>
      <w:r w:rsidR="00EE5DED">
        <w:t>step 1</w:t>
      </w:r>
      <w:r w:rsidR="00AB55D0">
        <w:t>)</w:t>
      </w:r>
      <w:r w:rsidR="00EE5DED">
        <w:t xml:space="preserve"> </w:t>
      </w:r>
      <w:r>
        <w:t xml:space="preserve">and </w:t>
      </w:r>
      <w:r w:rsidR="00EE5DED">
        <w:t xml:space="preserve">categorize </w:t>
      </w:r>
      <w:r>
        <w:t>gene profiles to the candidate patterns</w:t>
      </w:r>
      <w:r w:rsidR="00EE5DED">
        <w:t xml:space="preserve"> </w:t>
      </w:r>
      <w:r w:rsidR="00AB55D0">
        <w:t>(</w:t>
      </w:r>
      <w:r w:rsidR="00EE5DED">
        <w:t>step 2</w:t>
      </w:r>
      <w:r w:rsidR="00AB55D0">
        <w:t>)</w:t>
      </w:r>
      <w:r>
        <w:t xml:space="preserve">, </w:t>
      </w:r>
      <w:r w:rsidR="00EE5DED">
        <w:t xml:space="preserve">user-defined </w:t>
      </w:r>
      <w:r w:rsidR="00546B39">
        <w:t xml:space="preserve">parameters </w:t>
      </w:r>
      <w:r w:rsidR="00EE5DED">
        <w:t>are set</w:t>
      </w:r>
      <w:r w:rsidR="00546B39">
        <w:t xml:space="preserve">. </w:t>
      </w:r>
      <w:r w:rsidR="00EE5DED">
        <w:t>To search for optimal parameter settings,</w:t>
      </w:r>
      <w:r w:rsidR="00546B39">
        <w:t xml:space="preserve"> </w:t>
      </w:r>
      <w:r w:rsidR="00EE5DED">
        <w:t xml:space="preserve">in </w:t>
      </w:r>
      <w:r w:rsidR="00546B39">
        <w:t xml:space="preserve">the first </w:t>
      </w:r>
      <w:r w:rsidR="00EE5DED">
        <w:t>step</w:t>
      </w:r>
      <w:r w:rsidR="00546B39">
        <w:t>, we fixed the parameter</w:t>
      </w:r>
      <w:r w:rsidR="00EE5DED">
        <w:t>s</w:t>
      </w:r>
      <w:r w:rsidR="00546B39">
        <w:t xml:space="preserve"> for profile </w:t>
      </w:r>
      <w:r w:rsidR="00EE5DED">
        <w:t xml:space="preserve">categorization in </w:t>
      </w:r>
      <w:r w:rsidR="00546B39">
        <w:t>step</w:t>
      </w:r>
      <w:r w:rsidR="00EE5DED">
        <w:t xml:space="preserve"> 2</w:t>
      </w:r>
      <w:r w:rsidR="00546B39">
        <w:t xml:space="preserve"> with the CY</w:t>
      </w:r>
      <w:r w:rsidR="00546B39" w:rsidRPr="00B42394">
        <w:rPr>
          <w:vertAlign w:val="subscript"/>
        </w:rPr>
        <w:t>s</w:t>
      </w:r>
      <w:r w:rsidR="00546B39">
        <w:t xml:space="preserve"> similarity at 0.8 and </w:t>
      </w:r>
      <w:r w:rsidR="00AB55D0">
        <w:t>location parameter St2</w:t>
      </w:r>
      <w:r w:rsidR="00EE5DED">
        <w:t xml:space="preserve"> </w:t>
      </w:r>
      <w:r w:rsidR="00546B39">
        <w:t>at 2. Then, we searched the parameter space for step 1. These included:  (1) CY</w:t>
      </w:r>
      <w:r w:rsidR="00546B39" w:rsidRPr="00B42394">
        <w:rPr>
          <w:vertAlign w:val="subscript"/>
        </w:rPr>
        <w:t>s</w:t>
      </w:r>
      <w:r w:rsidR="00546B39">
        <w:t xml:space="preserve"> similarity [0.5 – 0.9]</w:t>
      </w:r>
      <w:r w:rsidR="00B856ED">
        <w:t xml:space="preserve"> at interval 0.1</w:t>
      </w:r>
      <w:r w:rsidR="00546B39">
        <w:t xml:space="preserve">, (2) </w:t>
      </w:r>
      <w:r w:rsidR="00AB55D0">
        <w:t>location parameter St1</w:t>
      </w:r>
      <w:r w:rsidR="00546B39">
        <w:t xml:space="preserv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w:t>
      </w:r>
      <w:r w:rsidR="00B856ED" w:rsidRPr="00B42394">
        <w:rPr>
          <w:vertAlign w:val="subscript"/>
        </w:rPr>
        <w:t>s</w:t>
      </w:r>
      <w:r w:rsidR="00B856ED">
        <w:t xml:space="preserve"> similarity [0.7 – 0.9] at interval 0.1 and (2) </w:t>
      </w:r>
      <w:r w:rsidR="00AB55D0">
        <w:t>St2</w:t>
      </w:r>
      <w:r w:rsidR="00B856ED">
        <w:t xml:space="preserve"> at [1 – 5] at interval 0.5. To evaluated the impact of the parameters on the EPIG-</w:t>
      </w:r>
      <w:proofErr w:type="spellStart"/>
      <w:r w:rsidR="00B856ED">
        <w:t>seq</w:t>
      </w:r>
      <w:proofErr w:type="spellEnd"/>
      <w:r w:rsidR="00B856ED">
        <w:t xml:space="preserve"> performance, we </w:t>
      </w:r>
      <w:r w:rsidR="00EE5DED">
        <w:t>used the</w:t>
      </w:r>
      <w:r w:rsidR="00B856ED">
        <w:t xml:space="preserve">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together with </w:t>
      </w:r>
      <w:r w:rsidR="00EE5DED">
        <w:t xml:space="preserve">true </w:t>
      </w:r>
      <w:r w:rsidR="00157EB6">
        <w:t xml:space="preserve">number of </w:t>
      </w:r>
      <w:r w:rsidR="00EE5DED">
        <w:t xml:space="preserve">real </w:t>
      </w:r>
      <w:r w:rsidR="00157EB6">
        <w:t xml:space="preserve">patterns from the simulated data. </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563E8BD2" w:rsidR="009504E9" w:rsidRDefault="004E1404" w:rsidP="003A58EE">
      <w:pPr>
        <w:spacing w:line="360" w:lineRule="auto"/>
      </w:pPr>
      <w:r>
        <w:t xml:space="preserve">To assess the significance </w:t>
      </w:r>
      <w:r w:rsidR="00995BAA">
        <w:t>of the</w:t>
      </w:r>
      <w:r>
        <w:t xml:space="preserve"> </w:t>
      </w:r>
      <w:r w:rsidR="00995BAA">
        <w:t xml:space="preserve">extracted </w:t>
      </w:r>
      <w:r>
        <w:t>pattern</w:t>
      </w:r>
      <w:r w:rsidR="00A55DB9">
        <w:t>s</w:t>
      </w:r>
      <w:r>
        <w:t xml:space="preserve">, we </w:t>
      </w:r>
      <w:r w:rsidR="00F732A7">
        <w:t xml:space="preserve">performed </w:t>
      </w:r>
      <w:r w:rsidR="00F732A7" w:rsidRPr="00B42394">
        <w:rPr>
          <w:i/>
        </w:rPr>
        <w:t>B</w:t>
      </w:r>
      <w:r w:rsidR="00F732A7">
        <w:t xml:space="preserve"> number</w:t>
      </w:r>
      <w:ins w:id="23" w:author="bigBrother" w:date="2015-02-26T21:02:00Z">
        <w:r w:rsidR="009817D3">
          <w:t>s</w:t>
        </w:r>
      </w:ins>
      <w:r w:rsidR="00F732A7">
        <w:t xml:space="preserve"> of </w:t>
      </w:r>
      <w:r w:rsidR="00995BAA">
        <w:t>bootstrapped assignment</w:t>
      </w:r>
      <w:r w:rsidR="00F732A7">
        <w:t>s</w:t>
      </w:r>
      <w:r w:rsidR="00995BAA">
        <w:t xml:space="preserve"> of </w:t>
      </w:r>
      <w:r w:rsidR="00951BC6">
        <w:rPr>
          <w:i/>
        </w:rPr>
        <w:t>P</w:t>
      </w:r>
      <w:r w:rsidR="00F732A7">
        <w:t xml:space="preserve"> random </w:t>
      </w:r>
      <w:r w:rsidR="00995BAA">
        <w:t xml:space="preserve">gene profiles </w:t>
      </w:r>
      <w:r w:rsidR="00F732A7">
        <w:t xml:space="preserve">to </w:t>
      </w:r>
      <w:r w:rsidR="00995BAA">
        <w:t>a pattern</w:t>
      </w:r>
      <w:r w:rsidR="00F732A7">
        <w:t xml:space="preserve"> and compute the PCS each time to compare to the </w:t>
      </w:r>
      <w:r w:rsidR="00F732A7">
        <w:lastRenderedPageBreak/>
        <w:t>observed PCS for that pattern</w:t>
      </w:r>
      <w:r>
        <w:t xml:space="preserve">. </w:t>
      </w:r>
      <w:r w:rsidR="00995BAA">
        <w:t>Briefly</w:t>
      </w:r>
      <w:r>
        <w:t xml:space="preserve">, </w:t>
      </w:r>
      <w:r w:rsidR="00F732A7">
        <w:t xml:space="preserve">for </w:t>
      </w:r>
      <w:r w:rsidR="00F732A7" w:rsidRPr="00B42394">
        <w:rPr>
          <w:i/>
        </w:rPr>
        <w:t>B</w:t>
      </w:r>
      <w:r w:rsidR="00F732A7">
        <w:t xml:space="preserve"> times and </w:t>
      </w:r>
      <w:r>
        <w:t xml:space="preserve">for a given pattern </w:t>
      </w:r>
      <w:r w:rsidR="00F732A7">
        <w:t xml:space="preserve">containing </w:t>
      </w:r>
      <w:r w:rsidR="00951BC6">
        <w:rPr>
          <w:i/>
        </w:rPr>
        <w:t>P</w:t>
      </w:r>
      <w:r w:rsidR="00951BC6">
        <w:t xml:space="preserve"> </w:t>
      </w:r>
      <w:r>
        <w:t xml:space="preserve">gene profiles, we randomly select </w:t>
      </w:r>
      <w:r w:rsidR="00951BC6">
        <w:rPr>
          <w:i/>
        </w:rPr>
        <w:t>P</w:t>
      </w:r>
      <w:r w:rsidR="00951BC6">
        <w:t xml:space="preserve"> </w:t>
      </w:r>
      <w:r>
        <w:t>number of gene profiles from the dataset. Then</w:t>
      </w:r>
      <w:r w:rsidR="00F732A7">
        <w:t>,</w:t>
      </w:r>
      <w:r>
        <w:t xml:space="preserve"> for the selected </w:t>
      </w:r>
      <w:r w:rsidR="00951BC6">
        <w:rPr>
          <w:i/>
        </w:rPr>
        <w:t>P</w:t>
      </w:r>
      <w:r w:rsidR="00951BC6">
        <w:t xml:space="preserve"> </w:t>
      </w:r>
      <w:r w:rsidR="00F732A7">
        <w:t xml:space="preserve">random </w:t>
      </w:r>
      <w:r>
        <w:t>profiles, we compute</w:t>
      </w:r>
      <w:r w:rsidR="00F732A7">
        <w:t xml:space="preserve"> the</w:t>
      </w:r>
      <w:r>
        <w:t xml:space="preserve"> </w:t>
      </w:r>
      <w:r w:rsidR="00A55DB9">
        <w:t xml:space="preserve">bootstrapped </w:t>
      </w:r>
      <w:r>
        <w:t xml:space="preserve">PCS. </w:t>
      </w:r>
      <w:r w:rsidR="00A55DB9">
        <w:t xml:space="preserve">The </w:t>
      </w:r>
      <w:r w:rsidR="00A55DB9" w:rsidRPr="00B42394">
        <w:rPr>
          <w:i/>
        </w:rPr>
        <w:t>p</w:t>
      </w:r>
      <w:r w:rsidR="00A55DB9">
        <w:t xml:space="preserve">-value for a pattern is computed as </w:t>
      </w:r>
      <w:r w:rsidR="00A55DB9" w:rsidRPr="00A55DB9">
        <w:t>the number (</w:t>
      </w:r>
      <w:r w:rsidR="00A55DB9" w:rsidRPr="00B42394">
        <w:rPr>
          <w:i/>
        </w:rPr>
        <w:t>n</w:t>
      </w:r>
      <w:r w:rsidR="00A55DB9" w:rsidRPr="00A55DB9">
        <w:t xml:space="preserve">) of times one of these </w:t>
      </w:r>
      <w:r w:rsidR="00A55DB9">
        <w:t>bootstrapped</w:t>
      </w:r>
      <w:r w:rsidR="00A55DB9" w:rsidRPr="00A55DB9">
        <w:t xml:space="preserve"> scores is greater than the observed score</w:t>
      </w:r>
      <w:r w:rsidR="00A55DB9">
        <w:t xml:space="preserve">.  Thus, p-value = </w:t>
      </w:r>
      <w:r w:rsidR="00A55DB9" w:rsidRPr="00B42394">
        <w:rPr>
          <w:i/>
        </w:rPr>
        <w:t>n</w:t>
      </w:r>
      <w:r w:rsidR="00A55DB9">
        <w:t>/</w:t>
      </w:r>
      <w:r w:rsidR="00A55DB9" w:rsidRPr="00B42394">
        <w:rPr>
          <w:i/>
        </w:rPr>
        <w:t>B</w:t>
      </w:r>
      <w:r w:rsidR="00A55DB9">
        <w:t xml:space="preserve">.  </w:t>
      </w:r>
    </w:p>
    <w:p w14:paraId="0FBE36DC" w14:textId="77777777" w:rsidR="0005385D" w:rsidRPr="004E1404" w:rsidRDefault="0005385D" w:rsidP="003A58EE">
      <w:pPr>
        <w:spacing w:line="360" w:lineRule="auto"/>
      </w:pPr>
    </w:p>
    <w:p w14:paraId="06483A3C" w14:textId="05ED6DE1" w:rsidR="0005385D" w:rsidRDefault="00C33E8F" w:rsidP="0005385D">
      <w:pPr>
        <w:spacing w:line="360" w:lineRule="auto"/>
        <w:rPr>
          <w:lang w:val="en-GB"/>
        </w:rPr>
      </w:pPr>
      <w:r w:rsidRPr="00C33E8F">
        <w:rPr>
          <w:u w:val="single"/>
          <w:lang w:val="en-GB"/>
        </w:rPr>
        <w:t xml:space="preserve">Comparing two clustering </w:t>
      </w:r>
      <w:proofErr w:type="spellStart"/>
      <w:r w:rsidRPr="00C33E8F">
        <w:rPr>
          <w:u w:val="single"/>
          <w:lang w:val="en-GB"/>
        </w:rPr>
        <w:t>outcomes</w:t>
      </w:r>
      <w:r w:rsidR="002735C2">
        <w:rPr>
          <w:lang w:val="en-GB"/>
        </w:rPr>
        <w:t>To</w:t>
      </w:r>
      <w:proofErr w:type="spellEnd"/>
      <w:r w:rsidR="002735C2">
        <w:rPr>
          <w:lang w:val="en-GB"/>
        </w:rPr>
        <w:t xml:space="preserve"> assess the reproducibility of pattern extraction </w:t>
      </w:r>
      <w:r w:rsidR="00951BC6">
        <w:rPr>
          <w:lang w:val="en-GB"/>
        </w:rPr>
        <w:t>and subsequent categorization of genes</w:t>
      </w:r>
      <w:r w:rsidR="002735C2">
        <w:rPr>
          <w:lang w:val="en-GB"/>
        </w:rPr>
        <w:t xml:space="preserv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To compare two clustering results during the recursion and reallocation portion of the gene categorization to patterns part of EPIG-</w:t>
      </w:r>
      <w:proofErr w:type="spellStart"/>
      <w:r w:rsidR="0005385D">
        <w:rPr>
          <w:lang w:val="en-GB"/>
        </w:rPr>
        <w:t>Seq</w:t>
      </w:r>
      <w:proofErr w:type="spellEnd"/>
      <w:r w:rsidR="00951BC6">
        <w:rPr>
          <w:lang w:val="en-GB"/>
        </w:rPr>
        <w:t xml:space="preserve"> (step 2)</w:t>
      </w:r>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proofErr w:type="spellStart"/>
      <w:r>
        <w:rPr>
          <w:i/>
          <w:iCs/>
          <w:lang w:val="en-GB"/>
        </w:rPr>
        <w:t>a,b</w:t>
      </w:r>
      <w:proofErr w:type="spellEnd"/>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w:t>
      </w:r>
      <w:commentRangeStart w:id="24"/>
      <w:r>
        <w:rPr>
          <w:lang w:val="en-GB"/>
        </w:rPr>
        <w:t>clusters</w:t>
      </w:r>
      <w:commentRangeEnd w:id="24"/>
      <w:r w:rsidR="009817D3">
        <w:rPr>
          <w:rStyle w:val="CommentReference"/>
        </w:rPr>
        <w:commentReference w:id="24"/>
      </w:r>
      <w:r>
        <w:rPr>
          <w:lang w:val="en-GB"/>
        </w:rPr>
        <w:t>,</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proofErr w:type="spellStart"/>
      <w:r>
        <w:rPr>
          <w:i/>
          <w:iCs/>
          <w:lang w:val="en-GB"/>
        </w:rPr>
        <w:t>i</w:t>
      </w:r>
      <w:r>
        <w:rPr>
          <w:lang w:val="en-GB"/>
        </w:rPr>
        <w:t>th</w:t>
      </w:r>
      <w:proofErr w:type="spellEnd"/>
      <w:r>
        <w:rPr>
          <w:lang w:val="en-GB"/>
        </w:rPr>
        <w:t xml:space="preserve">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commentRangeStart w:id="25"/>
      <w:r>
        <w:rPr>
          <w:lang w:val="en-GB"/>
        </w:rPr>
        <w:t>Where</w:t>
      </w:r>
      <w:commentRangeEnd w:id="25"/>
      <w:r w:rsidR="009402AB">
        <w:rPr>
          <w:rStyle w:val="CommentReference"/>
        </w:rPr>
        <w:commentReference w:id="25"/>
      </w:r>
      <w:r>
        <w:rPr>
          <w:lang w:val="en-GB"/>
        </w:rPr>
        <w:t>,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lastRenderedPageBreak/>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E84C7EC" w:rsidR="00147F52" w:rsidRDefault="009402AB" w:rsidP="00147F52">
      <w:pPr>
        <w:pStyle w:val="ListParagraph"/>
        <w:spacing w:line="240" w:lineRule="auto"/>
      </w:pPr>
      <w:r>
        <w:rPr>
          <w:b/>
          <w:noProof/>
        </w:rPr>
        <mc:AlternateContent>
          <mc:Choice Requires="wps">
            <w:drawing>
              <wp:anchor distT="0" distB="0" distL="114300" distR="114300" simplePos="0" relativeHeight="251664384" behindDoc="0" locked="0" layoutInCell="1" allowOverlap="1" wp14:anchorId="7A33CC0A" wp14:editId="22171FBF">
                <wp:simplePos x="0" y="0"/>
                <wp:positionH relativeFrom="column">
                  <wp:posOffset>682388</wp:posOffset>
                </wp:positionH>
                <wp:positionV relativeFrom="paragraph">
                  <wp:posOffset>147121</wp:posOffset>
                </wp:positionV>
                <wp:extent cx="0" cy="313898"/>
                <wp:effectExtent l="0" t="0" r="19050" b="10160"/>
                <wp:wrapNone/>
                <wp:docPr id="3" name="Straight Connector 3"/>
                <wp:cNvGraphicFramePr/>
                <a:graphic xmlns:a="http://schemas.openxmlformats.org/drawingml/2006/main">
                  <a:graphicData uri="http://schemas.microsoft.com/office/word/2010/wordprocessingShape">
                    <wps:wsp>
                      <wps:cNvCnPr/>
                      <wps:spPr>
                        <a:xfrm>
                          <a:off x="0" y="0"/>
                          <a:ext cx="0" cy="3138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75pt,11.6pt" to="53.7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" strokecolor="black [3040]"/>
            </w:pict>
          </mc:Fallback>
        </mc:AlternateContent>
      </w:r>
      <w:del w:id="26" w:author="bigBrother" w:date="2015-02-26T21:04:00Z">
        <w:r w:rsidR="00713517" w:rsidDel="009402AB">
          <w:rPr>
            <w:b/>
            <w:noProof/>
          </w:rPr>
          <mc:AlternateContent>
            <mc:Choice Requires="wps">
              <w:drawing>
                <wp:anchor distT="0" distB="0" distL="114300" distR="114300" simplePos="0" relativeHeight="251660288" behindDoc="0" locked="0" layoutInCell="1" allowOverlap="1" wp14:anchorId="069094C1" wp14:editId="4A34B9F3">
                  <wp:simplePos x="0" y="0"/>
                  <wp:positionH relativeFrom="column">
                    <wp:posOffset>-300393</wp:posOffset>
                  </wp:positionH>
                  <wp:positionV relativeFrom="paragraph">
                    <wp:posOffset>12065</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65pt,.95pt" to="-23.6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" strokecolor="black [3040]"/>
              </w:pict>
            </mc:Fallback>
          </mc:AlternateContent>
        </w:r>
      </w:del>
      <w:r w:rsidR="00147F52">
        <w:t xml:space="preserve">      </w:t>
      </w:r>
    </w:p>
    <w:p w14:paraId="29A3A617" w14:textId="4D778DB9" w:rsidR="00147F52" w:rsidRDefault="00211547" w:rsidP="00147F52">
      <w:pPr>
        <w:pStyle w:val="ListParagraph"/>
        <w:spacing w:line="240" w:lineRule="auto"/>
        <w:ind w:firstLine="720"/>
      </w:pPr>
      <w:r>
        <w:t>Calculate all pairwise CYs correlation</w:t>
      </w:r>
    </w:p>
    <w:p w14:paraId="37730BED" w14:textId="1D84BFFB" w:rsidR="00713517" w:rsidRDefault="00713517" w:rsidP="00713517">
      <w:pPr>
        <w:pStyle w:val="ListParagraph"/>
        <w:spacing w:line="240" w:lineRule="auto"/>
        <w:ind w:firstLine="720"/>
      </w:pPr>
    </w:p>
    <w:p w14:paraId="535FDEC3" w14:textId="6C29A931" w:rsidR="00147F52" w:rsidRPr="00713517" w:rsidRDefault="00713517" w:rsidP="00713517">
      <w:pPr>
        <w:spacing w:after="0" w:line="240" w:lineRule="auto"/>
        <w:rPr>
          <w:b/>
        </w:rPr>
      </w:pPr>
      <w:r>
        <w:t xml:space="preserve">                 </w:t>
      </w:r>
      <w:del w:id="27" w:author="bigBrother" w:date="2015-02-26T21:05:00Z">
        <w:r w:rsidDel="009402AB">
          <w:delText xml:space="preserve"> </w:delText>
        </w:r>
      </w:del>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proofErr w:type="spellStart"/>
      <w:r w:rsidRPr="00B42394">
        <w:rPr>
          <w:i/>
        </w:rPr>
        <w:t>i</w:t>
      </w:r>
      <w:r w:rsidRPr="00662AC3">
        <w:t>th</w:t>
      </w:r>
      <w:proofErr w:type="spellEnd"/>
      <w:r w:rsidRPr="00662AC3">
        <w:t xml:space="preserve">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w:t>
      </w:r>
      <w:proofErr w:type="spellStart"/>
      <w:r>
        <w:t>i</w:t>
      </w:r>
      <w:proofErr w:type="spellEnd"/>
      <w:r>
        <w:t xml:space="preserve">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 xml:space="preserve">ssign the </w:t>
      </w:r>
      <w:proofErr w:type="spellStart"/>
      <w:r>
        <w:t>ith</w:t>
      </w:r>
      <w:proofErr w:type="spellEnd"/>
      <w:r>
        <w:t xml:space="preserve">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w:t>
      </w:r>
      <w:proofErr w:type="spellStart"/>
      <w:r w:rsidR="00672C0C">
        <w:t>i</w:t>
      </w:r>
      <w:proofErr w:type="spellEnd"/>
      <w:r w:rsidR="00672C0C">
        <w:t xml:space="preserve">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t xml:space="preserve">Update patterns with profiles with the highest median PCS </w:t>
      </w:r>
    </w:p>
    <w:p w14:paraId="23C4273F" w14:textId="05B274AD" w:rsidR="00153A4A" w:rsidRDefault="00153A4A" w:rsidP="00153A4A">
      <w:pPr>
        <w:pStyle w:val="ListParagraph"/>
        <w:spacing w:line="240" w:lineRule="auto"/>
      </w:pPr>
      <w:r>
        <w:t xml:space="preserve">      </w:t>
      </w:r>
      <w:r w:rsidR="005B00B2">
        <w:t xml:space="preserve">     </w:t>
      </w:r>
      <w:r w:rsidR="005B00B2">
        <w:tab/>
        <w:t xml:space="preserve">Assign the </w:t>
      </w:r>
      <w:proofErr w:type="spellStart"/>
      <w:r w:rsidR="005B00B2">
        <w:t>ith</w:t>
      </w:r>
      <w:proofErr w:type="spellEnd"/>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1867FE9E"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w:t>
      </w:r>
      <w:r w:rsidR="00E05DBB">
        <w:lastRenderedPageBreak/>
        <w:t xml:space="preserve">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w:t>
      </w:r>
      <w:r w:rsidR="004B4CB8">
        <w:lastRenderedPageBreak/>
        <w:t xml:space="preserve">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B437E99"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xml:space="preserve">. Overall six patterns were simulated (figure </w:t>
      </w:r>
      <w:del w:id="28" w:author="sysprep" w:date="2015-02-27T11:15:00Z">
        <w:r w:rsidDel="008428D9">
          <w:delText>xx</w:delText>
        </w:r>
      </w:del>
      <w:ins w:id="29" w:author="sysprep" w:date="2015-02-27T11:15:00Z">
        <w:r w:rsidR="008428D9">
          <w:t>2</w:t>
        </w:r>
      </w:ins>
      <w:r>
        <w:t>)</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w:t>
      </w:r>
      <w:r w:rsidR="00D121FD">
        <w:lastRenderedPageBreak/>
        <w:t xml:space="preserve">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2624F5DE" w:rsidR="00A60D62" w:rsidRDefault="006422A6" w:rsidP="00176989">
      <w:pPr>
        <w:spacing w:line="360" w:lineRule="auto"/>
      </w:pPr>
      <w:r>
        <w:t xml:space="preserve">As seen in figure </w:t>
      </w:r>
      <w:del w:id="30" w:author="sysprep" w:date="2015-02-27T11:18:00Z">
        <w:r w:rsidDel="008428D9">
          <w:delText>xxx</w:delText>
        </w:r>
      </w:del>
      <w:ins w:id="31" w:author="sysprep" w:date="2015-02-27T11:18:00Z">
        <w:r w:rsidR="008428D9">
          <w:t>3</w:t>
        </w:r>
      </w:ins>
      <w:r>
        <w:t>,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4D11F393"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w:t>
      </w:r>
      <w:ins w:id="32" w:author="sysprep" w:date="2015-02-27T11:20:00Z">
        <w:r w:rsidR="008428D9">
          <w:t>4A</w:t>
        </w:r>
      </w:ins>
      <w:del w:id="33" w:author="sysprep" w:date="2015-02-27T11:20:00Z">
        <w:r w:rsidR="00674753" w:rsidDel="008428D9">
          <w:delText>xx</w:delText>
        </w:r>
      </w:del>
      <w:r w:rsidR="00674753">
        <w:t xml:space="preserve">).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w:t>
      </w:r>
      <w:ins w:id="34" w:author="sysprep" w:date="2015-02-27T11:20:00Z">
        <w:r w:rsidR="008428D9">
          <w:t>4B</w:t>
        </w:r>
      </w:ins>
      <w:del w:id="35" w:author="sysprep" w:date="2015-02-27T11:20:00Z">
        <w:r w:rsidR="00A9550F" w:rsidDel="008428D9">
          <w:delText>xx</w:delText>
        </w:r>
      </w:del>
      <w:r w:rsidR="00A9550F">
        <w:t>).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 xml:space="preserve">we used a </w:t>
      </w:r>
      <w:bookmarkStart w:id="36" w:name="_GoBack"/>
      <w:bookmarkEnd w:id="36"/>
      <w:r w:rsidR="0001398A">
        <w:t>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3123A58C" w:rsidR="007C5376" w:rsidRDefault="00BA3230" w:rsidP="00016887">
      <w:pPr>
        <w:spacing w:line="360" w:lineRule="auto"/>
      </w:pPr>
      <w:r>
        <w:t>In this study, we applied the EPIG-</w:t>
      </w:r>
      <w:proofErr w:type="spellStart"/>
      <w:r>
        <w:t>Seq</w:t>
      </w:r>
      <w:proofErr w:type="spellEnd"/>
      <w:r>
        <w:t xml:space="preserve"> algorithm onto TCGA breast cancer RNA-</w:t>
      </w:r>
      <w:proofErr w:type="spellStart"/>
      <w:r>
        <w:t>seq</w:t>
      </w:r>
      <w:proofErr w:type="spellEnd"/>
      <w:r>
        <w:t xml:space="preserve">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w:t>
      </w:r>
      <w:proofErr w:type="spellStart"/>
      <w:r>
        <w:t>seq</w:t>
      </w:r>
      <w:proofErr w:type="spellEnd"/>
      <w:r>
        <w:t xml:space="preserve">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w:t>
      </w:r>
      <w:proofErr w:type="spellStart"/>
      <w:r w:rsidR="00004D44">
        <w:t>Seq</w:t>
      </w:r>
      <w:proofErr w:type="spellEnd"/>
      <w:r w:rsidR="00004D44">
        <w:t xml:space="preserve">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w:t>
      </w:r>
      <w:r>
        <w:lastRenderedPageBreak/>
        <w:t xml:space="preserve">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anther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lastRenderedPageBreak/>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37"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37"/>
    </w:p>
    <w:p w14:paraId="4EDE1EB7" w14:textId="77777777" w:rsidR="0005385D" w:rsidRPr="0005385D" w:rsidRDefault="0005385D" w:rsidP="0005385D">
      <w:pPr>
        <w:spacing w:after="0" w:line="240" w:lineRule="auto"/>
        <w:ind w:left="720" w:hanging="720"/>
        <w:jc w:val="center"/>
        <w:rPr>
          <w:rFonts w:ascii="Calibri" w:hAnsi="Calibri"/>
          <w:noProof/>
        </w:rPr>
      </w:pPr>
      <w:bookmarkStart w:id="38"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38"/>
    </w:p>
    <w:p w14:paraId="048A90AD" w14:textId="77777777" w:rsidR="0005385D" w:rsidRPr="0005385D" w:rsidRDefault="0005385D" w:rsidP="0005385D">
      <w:pPr>
        <w:spacing w:after="0" w:line="240" w:lineRule="auto"/>
        <w:ind w:left="720" w:hanging="720"/>
        <w:jc w:val="center"/>
        <w:rPr>
          <w:rFonts w:ascii="Calibri" w:hAnsi="Calibri"/>
          <w:noProof/>
        </w:rPr>
      </w:pPr>
      <w:bookmarkStart w:id="39"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39"/>
    </w:p>
    <w:p w14:paraId="14C35B1D" w14:textId="77777777" w:rsidR="0005385D" w:rsidRPr="0005385D" w:rsidRDefault="0005385D" w:rsidP="0005385D">
      <w:pPr>
        <w:spacing w:after="0" w:line="240" w:lineRule="auto"/>
        <w:ind w:left="720" w:hanging="720"/>
        <w:jc w:val="center"/>
        <w:rPr>
          <w:rFonts w:ascii="Calibri" w:hAnsi="Calibri"/>
          <w:noProof/>
        </w:rPr>
      </w:pPr>
      <w:bookmarkStart w:id="40"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40"/>
    </w:p>
    <w:p w14:paraId="664FF6FA" w14:textId="77777777" w:rsidR="0005385D" w:rsidRPr="0005385D" w:rsidRDefault="0005385D" w:rsidP="0005385D">
      <w:pPr>
        <w:spacing w:after="0" w:line="240" w:lineRule="auto"/>
        <w:ind w:left="720" w:hanging="720"/>
        <w:jc w:val="center"/>
        <w:rPr>
          <w:rFonts w:ascii="Calibri" w:hAnsi="Calibri"/>
          <w:noProof/>
        </w:rPr>
      </w:pPr>
      <w:bookmarkStart w:id="41"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41"/>
    </w:p>
    <w:p w14:paraId="534876DA" w14:textId="77777777" w:rsidR="0005385D" w:rsidRPr="0005385D" w:rsidRDefault="0005385D" w:rsidP="0005385D">
      <w:pPr>
        <w:spacing w:after="0" w:line="240" w:lineRule="auto"/>
        <w:ind w:left="720" w:hanging="720"/>
        <w:jc w:val="center"/>
        <w:rPr>
          <w:rFonts w:ascii="Calibri" w:hAnsi="Calibri"/>
          <w:noProof/>
        </w:rPr>
      </w:pPr>
      <w:bookmarkStart w:id="42"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42"/>
    </w:p>
    <w:p w14:paraId="2AF32F73" w14:textId="77777777" w:rsidR="0005385D" w:rsidRPr="0005385D" w:rsidRDefault="0005385D" w:rsidP="0005385D">
      <w:pPr>
        <w:spacing w:after="0" w:line="240" w:lineRule="auto"/>
        <w:ind w:left="720" w:hanging="720"/>
        <w:jc w:val="center"/>
        <w:rPr>
          <w:rFonts w:ascii="Calibri" w:hAnsi="Calibri"/>
          <w:noProof/>
        </w:rPr>
      </w:pPr>
      <w:bookmarkStart w:id="43"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43"/>
    </w:p>
    <w:p w14:paraId="573A15D0" w14:textId="77777777" w:rsidR="0005385D" w:rsidRPr="0005385D" w:rsidRDefault="0005385D" w:rsidP="0005385D">
      <w:pPr>
        <w:spacing w:after="0" w:line="240" w:lineRule="auto"/>
        <w:ind w:left="720" w:hanging="720"/>
        <w:jc w:val="center"/>
        <w:rPr>
          <w:rFonts w:ascii="Calibri" w:hAnsi="Calibri"/>
          <w:noProof/>
        </w:rPr>
      </w:pPr>
      <w:bookmarkStart w:id="44"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44"/>
    </w:p>
    <w:p w14:paraId="0E1DAC27" w14:textId="77777777" w:rsidR="0005385D" w:rsidRPr="0005385D" w:rsidRDefault="0005385D" w:rsidP="0005385D">
      <w:pPr>
        <w:spacing w:after="0" w:line="240" w:lineRule="auto"/>
        <w:ind w:left="720" w:hanging="720"/>
        <w:jc w:val="center"/>
        <w:rPr>
          <w:rFonts w:ascii="Calibri" w:hAnsi="Calibri"/>
          <w:noProof/>
        </w:rPr>
      </w:pPr>
      <w:bookmarkStart w:id="45"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45"/>
    </w:p>
    <w:p w14:paraId="78782C67" w14:textId="77777777" w:rsidR="0005385D" w:rsidRPr="0005385D" w:rsidRDefault="0005385D" w:rsidP="0005385D">
      <w:pPr>
        <w:spacing w:after="0" w:line="240" w:lineRule="auto"/>
        <w:ind w:left="720" w:hanging="720"/>
        <w:jc w:val="center"/>
        <w:rPr>
          <w:rFonts w:ascii="Calibri" w:hAnsi="Calibri"/>
          <w:noProof/>
        </w:rPr>
      </w:pPr>
      <w:bookmarkStart w:id="46"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46"/>
    </w:p>
    <w:p w14:paraId="122998E3" w14:textId="77777777" w:rsidR="0005385D" w:rsidRPr="0005385D" w:rsidRDefault="0005385D" w:rsidP="0005385D">
      <w:pPr>
        <w:spacing w:line="240" w:lineRule="auto"/>
        <w:ind w:left="720" w:hanging="720"/>
        <w:jc w:val="center"/>
        <w:rPr>
          <w:rFonts w:ascii="Calibri" w:hAnsi="Calibri"/>
          <w:noProof/>
        </w:rPr>
      </w:pPr>
      <w:bookmarkStart w:id="47"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47"/>
    </w:p>
    <w:p w14:paraId="1D545DBF" w14:textId="4FB29C78" w:rsidR="0005385D" w:rsidRDefault="0005385D" w:rsidP="0005385D">
      <w:pPr>
        <w:spacing w:line="240" w:lineRule="auto"/>
        <w:jc w:val="center"/>
        <w:rPr>
          <w:rFonts w:ascii="Calibri" w:hAnsi="Calibri"/>
          <w:noProof/>
        </w:rPr>
      </w:pPr>
    </w:p>
    <w:p w14:paraId="656444A1" w14:textId="14084BE5"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bigBrother" w:date="2015-02-26T20:56:00Z" w:initials="b">
    <w:p w14:paraId="3E6AAF2F" w14:textId="3005910C" w:rsidR="009817D3" w:rsidRDefault="009817D3">
      <w:pPr>
        <w:pStyle w:val="CommentText"/>
      </w:pPr>
      <w:r>
        <w:rPr>
          <w:rStyle w:val="CommentReference"/>
        </w:rPr>
        <w:annotationRef/>
      </w:r>
      <w:r>
        <w:t>We did not use 1/N to normalize, and it is not necessary as the observed will be divided by the maximum</w:t>
      </w:r>
    </w:p>
  </w:comment>
  <w:comment w:id="9" w:author="bigBrother" w:date="2015-02-26T20:56:00Z" w:initials="b">
    <w:p w14:paraId="609A464F" w14:textId="5721F078" w:rsidR="009817D3" w:rsidRDefault="009817D3">
      <w:pPr>
        <w:pStyle w:val="CommentText"/>
      </w:pPr>
      <w:r>
        <w:rPr>
          <w:rStyle w:val="CommentReference"/>
        </w:rPr>
        <w:annotationRef/>
      </w:r>
      <w:r>
        <w:t>Need to clarify why/when “z” is used</w:t>
      </w:r>
    </w:p>
  </w:comment>
  <w:comment w:id="12" w:author="bigBrother" w:date="2015-02-26T20:57:00Z" w:initials="b">
    <w:p w14:paraId="4C130DF9" w14:textId="6FF2EB8F" w:rsidR="009817D3" w:rsidRDefault="009817D3">
      <w:pPr>
        <w:pStyle w:val="CommentText"/>
      </w:pPr>
      <w:r>
        <w:rPr>
          <w:rStyle w:val="CommentReference"/>
        </w:rPr>
        <w:annotationRef/>
      </w:r>
      <w:r>
        <w:t>Need to discuss with Pierre</w:t>
      </w:r>
    </w:p>
  </w:comment>
  <w:comment w:id="22" w:author="bigBrother" w:date="2015-02-26T21:02:00Z" w:initials="b">
    <w:p w14:paraId="6DC17B52" w14:textId="7BB7D3A0" w:rsidR="009817D3" w:rsidRDefault="009817D3">
      <w:pPr>
        <w:pStyle w:val="CommentText"/>
      </w:pPr>
      <w:r>
        <w:rPr>
          <w:rStyle w:val="CommentReference"/>
        </w:rPr>
        <w:annotationRef/>
      </w:r>
      <w:r>
        <w:t>Need to discuss with Pierre</w:t>
      </w:r>
    </w:p>
  </w:comment>
  <w:comment w:id="24" w:author="bigBrother" w:date="2015-02-26T21:02:00Z" w:initials="b">
    <w:p w14:paraId="3886EA4E" w14:textId="291E180C" w:rsidR="009817D3" w:rsidRDefault="009817D3">
      <w:pPr>
        <w:pStyle w:val="CommentText"/>
      </w:pPr>
      <w:r>
        <w:rPr>
          <w:rStyle w:val="CommentReference"/>
        </w:rPr>
        <w:annotationRef/>
      </w:r>
      <w:r>
        <w:t>Where was k mentioned?</w:t>
      </w:r>
    </w:p>
  </w:comment>
  <w:comment w:id="25" w:author="bigBrother" w:date="2015-02-26T21:03:00Z" w:initials="b">
    <w:p w14:paraId="38C4D97C" w14:textId="6EA86203" w:rsidR="009402AB" w:rsidRDefault="009402AB">
      <w:pPr>
        <w:pStyle w:val="CommentText"/>
      </w:pPr>
      <w:r>
        <w:rPr>
          <w:rStyle w:val="CommentReference"/>
        </w:rPr>
        <w:annotationRef/>
      </w:r>
      <w:r>
        <w:t>How is the sign ensur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42016" w14:textId="77777777" w:rsidR="0095133C" w:rsidRDefault="0095133C" w:rsidP="00DE16E4">
      <w:pPr>
        <w:spacing w:after="0" w:line="240" w:lineRule="auto"/>
      </w:pPr>
      <w:r>
        <w:separator/>
      </w:r>
    </w:p>
  </w:endnote>
  <w:endnote w:type="continuationSeparator" w:id="0">
    <w:p w14:paraId="5915EFCA" w14:textId="77777777" w:rsidR="0095133C" w:rsidRDefault="0095133C"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741C3D" w14:textId="77777777" w:rsidR="0095133C" w:rsidRDefault="0095133C" w:rsidP="00DE16E4">
      <w:pPr>
        <w:spacing w:after="0" w:line="240" w:lineRule="auto"/>
      </w:pPr>
      <w:r>
        <w:separator/>
      </w:r>
    </w:p>
  </w:footnote>
  <w:footnote w:type="continuationSeparator" w:id="0">
    <w:p w14:paraId="35A0C3BA" w14:textId="77777777" w:rsidR="0095133C" w:rsidRDefault="0095133C"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866FD"/>
    <w:rsid w:val="00091737"/>
    <w:rsid w:val="00093C99"/>
    <w:rsid w:val="000A1302"/>
    <w:rsid w:val="000A63A1"/>
    <w:rsid w:val="000A6CD3"/>
    <w:rsid w:val="000A7646"/>
    <w:rsid w:val="000A7A4E"/>
    <w:rsid w:val="000B4121"/>
    <w:rsid w:val="000B448C"/>
    <w:rsid w:val="000B5E82"/>
    <w:rsid w:val="000C18B6"/>
    <w:rsid w:val="000C53C7"/>
    <w:rsid w:val="000C5728"/>
    <w:rsid w:val="000D001C"/>
    <w:rsid w:val="000D1626"/>
    <w:rsid w:val="000E146E"/>
    <w:rsid w:val="000E3C38"/>
    <w:rsid w:val="000E79F1"/>
    <w:rsid w:val="000F19F9"/>
    <w:rsid w:val="000F7972"/>
    <w:rsid w:val="000F7B60"/>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B5B7B"/>
    <w:rsid w:val="003C5C99"/>
    <w:rsid w:val="003C736E"/>
    <w:rsid w:val="003D17F8"/>
    <w:rsid w:val="003D27D2"/>
    <w:rsid w:val="003F701B"/>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0D3E"/>
    <w:rsid w:val="00595428"/>
    <w:rsid w:val="005A6CE1"/>
    <w:rsid w:val="005B00B2"/>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2AD9"/>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0C2D"/>
    <w:rsid w:val="008216FE"/>
    <w:rsid w:val="00826ED3"/>
    <w:rsid w:val="00832590"/>
    <w:rsid w:val="008327E0"/>
    <w:rsid w:val="008428D9"/>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5EDA"/>
    <w:rsid w:val="008C643D"/>
    <w:rsid w:val="008D0123"/>
    <w:rsid w:val="008D2A92"/>
    <w:rsid w:val="008D6994"/>
    <w:rsid w:val="008E1A4B"/>
    <w:rsid w:val="008E77A1"/>
    <w:rsid w:val="008F1F70"/>
    <w:rsid w:val="0090194A"/>
    <w:rsid w:val="00903F6A"/>
    <w:rsid w:val="00930BDA"/>
    <w:rsid w:val="00931797"/>
    <w:rsid w:val="00932093"/>
    <w:rsid w:val="0093244E"/>
    <w:rsid w:val="00933ABB"/>
    <w:rsid w:val="00934601"/>
    <w:rsid w:val="00935EA3"/>
    <w:rsid w:val="00936700"/>
    <w:rsid w:val="009402AB"/>
    <w:rsid w:val="0094348F"/>
    <w:rsid w:val="00947119"/>
    <w:rsid w:val="0094755B"/>
    <w:rsid w:val="009504E9"/>
    <w:rsid w:val="0095133C"/>
    <w:rsid w:val="00951BC6"/>
    <w:rsid w:val="0095235D"/>
    <w:rsid w:val="009602DD"/>
    <w:rsid w:val="00960C98"/>
    <w:rsid w:val="00966BBE"/>
    <w:rsid w:val="009733F2"/>
    <w:rsid w:val="0097491E"/>
    <w:rsid w:val="009817D3"/>
    <w:rsid w:val="0098252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47881"/>
    <w:rsid w:val="00A52CF2"/>
    <w:rsid w:val="00A52E71"/>
    <w:rsid w:val="00A55DB9"/>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36FA6"/>
    <w:rsid w:val="00B42394"/>
    <w:rsid w:val="00B42CC4"/>
    <w:rsid w:val="00B4537B"/>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3E8F"/>
    <w:rsid w:val="00C35873"/>
    <w:rsid w:val="00C35FAB"/>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16818"/>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8"/>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character" w:styleId="CommentReference">
    <w:name w:val="annotation reference"/>
    <w:basedOn w:val="DefaultParagraphFont"/>
    <w:uiPriority w:val="99"/>
    <w:semiHidden/>
    <w:unhideWhenUsed/>
    <w:rsid w:val="009817D3"/>
    <w:rPr>
      <w:sz w:val="16"/>
      <w:szCs w:val="16"/>
    </w:rPr>
  </w:style>
  <w:style w:type="paragraph" w:styleId="CommentText">
    <w:name w:val="annotation text"/>
    <w:basedOn w:val="Normal"/>
    <w:link w:val="CommentTextChar"/>
    <w:uiPriority w:val="99"/>
    <w:semiHidden/>
    <w:unhideWhenUsed/>
    <w:rsid w:val="009817D3"/>
    <w:pPr>
      <w:spacing w:line="240" w:lineRule="auto"/>
    </w:pPr>
    <w:rPr>
      <w:sz w:val="20"/>
      <w:szCs w:val="20"/>
    </w:rPr>
  </w:style>
  <w:style w:type="character" w:customStyle="1" w:styleId="CommentTextChar">
    <w:name w:val="Comment Text Char"/>
    <w:basedOn w:val="DefaultParagraphFont"/>
    <w:link w:val="CommentText"/>
    <w:uiPriority w:val="99"/>
    <w:semiHidden/>
    <w:rsid w:val="009817D3"/>
    <w:rPr>
      <w:sz w:val="20"/>
      <w:szCs w:val="20"/>
    </w:rPr>
  </w:style>
  <w:style w:type="paragraph" w:styleId="CommentSubject">
    <w:name w:val="annotation subject"/>
    <w:basedOn w:val="CommentText"/>
    <w:next w:val="CommentText"/>
    <w:link w:val="CommentSubjectChar"/>
    <w:uiPriority w:val="99"/>
    <w:semiHidden/>
    <w:unhideWhenUsed/>
    <w:rsid w:val="009817D3"/>
    <w:rPr>
      <w:b/>
      <w:bCs/>
    </w:rPr>
  </w:style>
  <w:style w:type="character" w:customStyle="1" w:styleId="CommentSubjectChar">
    <w:name w:val="Comment Subject Char"/>
    <w:basedOn w:val="CommentTextChar"/>
    <w:link w:val="CommentSubject"/>
    <w:uiPriority w:val="99"/>
    <w:semiHidden/>
    <w:rsid w:val="009817D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character" w:styleId="CommentReference">
    <w:name w:val="annotation reference"/>
    <w:basedOn w:val="DefaultParagraphFont"/>
    <w:uiPriority w:val="99"/>
    <w:semiHidden/>
    <w:unhideWhenUsed/>
    <w:rsid w:val="009817D3"/>
    <w:rPr>
      <w:sz w:val="16"/>
      <w:szCs w:val="16"/>
    </w:rPr>
  </w:style>
  <w:style w:type="paragraph" w:styleId="CommentText">
    <w:name w:val="annotation text"/>
    <w:basedOn w:val="Normal"/>
    <w:link w:val="CommentTextChar"/>
    <w:uiPriority w:val="99"/>
    <w:semiHidden/>
    <w:unhideWhenUsed/>
    <w:rsid w:val="009817D3"/>
    <w:pPr>
      <w:spacing w:line="240" w:lineRule="auto"/>
    </w:pPr>
    <w:rPr>
      <w:sz w:val="20"/>
      <w:szCs w:val="20"/>
    </w:rPr>
  </w:style>
  <w:style w:type="character" w:customStyle="1" w:styleId="CommentTextChar">
    <w:name w:val="Comment Text Char"/>
    <w:basedOn w:val="DefaultParagraphFont"/>
    <w:link w:val="CommentText"/>
    <w:uiPriority w:val="99"/>
    <w:semiHidden/>
    <w:rsid w:val="009817D3"/>
    <w:rPr>
      <w:sz w:val="20"/>
      <w:szCs w:val="20"/>
    </w:rPr>
  </w:style>
  <w:style w:type="paragraph" w:styleId="CommentSubject">
    <w:name w:val="annotation subject"/>
    <w:basedOn w:val="CommentText"/>
    <w:next w:val="CommentText"/>
    <w:link w:val="CommentSubjectChar"/>
    <w:uiPriority w:val="99"/>
    <w:semiHidden/>
    <w:unhideWhenUsed/>
    <w:rsid w:val="009817D3"/>
    <w:rPr>
      <w:b/>
      <w:bCs/>
    </w:rPr>
  </w:style>
  <w:style w:type="character" w:customStyle="1" w:styleId="CommentSubjectChar">
    <w:name w:val="Comment Subject Char"/>
    <w:basedOn w:val="CommentTextChar"/>
    <w:link w:val="CommentSubject"/>
    <w:uiPriority w:val="99"/>
    <w:semiHidden/>
    <w:rsid w:val="009817D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8.wmf"/><Relationship Id="rId21" Type="http://schemas.openxmlformats.org/officeDocument/2006/relationships/image" Target="media/image11.wmf"/><Relationship Id="rId34" Type="http://schemas.openxmlformats.org/officeDocument/2006/relationships/image" Target="media/image23.wmf"/><Relationship Id="rId42" Type="http://schemas.openxmlformats.org/officeDocument/2006/relationships/image" Target="media/image31.wmf"/><Relationship Id="rId47" Type="http://schemas.openxmlformats.org/officeDocument/2006/relationships/image" Target="media/image36.wmf"/><Relationship Id="rId50" Type="http://schemas.openxmlformats.org/officeDocument/2006/relationships/image" Target="media/image39.wmf"/><Relationship Id="rId55" Type="http://schemas.openxmlformats.org/officeDocument/2006/relationships/image" Target="media/image43.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comments" Target="comments.xml"/><Relationship Id="rId38" Type="http://schemas.openxmlformats.org/officeDocument/2006/relationships/image" Target="media/image27.wmf"/><Relationship Id="rId46" Type="http://schemas.openxmlformats.org/officeDocument/2006/relationships/image" Target="media/image35.wm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0.wmf"/><Relationship Id="rId54"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6.wmf"/><Relationship Id="rId40" Type="http://schemas.openxmlformats.org/officeDocument/2006/relationships/image" Target="media/image29.wmf"/><Relationship Id="rId45" Type="http://schemas.openxmlformats.org/officeDocument/2006/relationships/image" Target="media/image34.wmf"/><Relationship Id="rId53" Type="http://schemas.openxmlformats.org/officeDocument/2006/relationships/image" Target="media/image42.wmf"/><Relationship Id="rId58" Type="http://schemas.openxmlformats.org/officeDocument/2006/relationships/image" Target="media/image46.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5.wmf"/><Relationship Id="rId49" Type="http://schemas.openxmlformats.org/officeDocument/2006/relationships/image" Target="media/image38.wmf"/><Relationship Id="rId57" Type="http://schemas.openxmlformats.org/officeDocument/2006/relationships/image" Target="media/image45.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3.wmf"/><Relationship Id="rId52" Type="http://schemas.openxmlformats.org/officeDocument/2006/relationships/image" Target="media/image41.wmf"/><Relationship Id="rId6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4.wmf"/><Relationship Id="rId43" Type="http://schemas.openxmlformats.org/officeDocument/2006/relationships/image" Target="media/image32.wmf"/><Relationship Id="rId48" Type="http://schemas.openxmlformats.org/officeDocument/2006/relationships/image" Target="media/image37.wmf"/><Relationship Id="rId56" Type="http://schemas.openxmlformats.org/officeDocument/2006/relationships/image" Target="media/image44.wmf"/><Relationship Id="rId8" Type="http://schemas.openxmlformats.org/officeDocument/2006/relationships/endnotes" Target="endnotes.xml"/><Relationship Id="rId51" Type="http://schemas.openxmlformats.org/officeDocument/2006/relationships/image" Target="media/image40.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FBF75-8786-4AB1-A644-94021DBF2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7</TotalTime>
  <Pages>19</Pages>
  <Words>7217</Words>
  <Characters>41137</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8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cp:revision>
  <cp:lastPrinted>2014-11-06T18:49:00Z</cp:lastPrinted>
  <dcterms:created xsi:type="dcterms:W3CDTF">2015-02-27T15:16:00Z</dcterms:created>
  <dcterms:modified xsi:type="dcterms:W3CDTF">2015-03-02T16:21:00Z</dcterms:modified>
</cp:coreProperties>
</file>